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  <w:bookmarkStart w:id="0" w:name="_GoBack"/>
          <w:bookmarkEnd w:id="0"/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BA619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575DF1">
              <w:rPr>
                <w:rStyle w:val="Hyperlink"/>
                <w:noProof/>
                <w:lang w:val="en-US"/>
              </w:rPr>
              <w:t>Import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923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A6190" w:rsidRDefault="00BA619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923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A6190" w:rsidRDefault="00BA619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923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A6190" w:rsidRDefault="00BA619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Pr="00575DF1">
              <w:rPr>
                <w:rStyle w:val="Hyperlink"/>
                <w:noProof/>
                <w:lang w:val="en-US"/>
              </w:rPr>
              <w:t>2.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923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A6190" w:rsidRDefault="00BA619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Pr="00575DF1">
              <w:rPr>
                <w:rStyle w:val="Hyperlink"/>
                <w:noProof/>
                <w:lang w:val="en-US"/>
              </w:rPr>
              <w:t>3.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575DF1">
              <w:rPr>
                <w:rStyle w:val="Hyperlink"/>
                <w:noProof/>
                <w:lang w:val="en-US"/>
              </w:rPr>
              <w:t>Litera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923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1" w:name="_Toc528923801"/>
      <w:r>
        <w:rPr>
          <w:lang w:val="en-US"/>
        </w:rPr>
        <w:t>Procedure</w:t>
      </w:r>
      <w:bookmarkEnd w:id="1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hyperlink r:id="rId7" w:history="1">
        <w:r w:rsidR="00BA6190">
          <w:rPr>
            <w:rStyle w:val="Hyperlink"/>
            <w:lang w:val="en-US"/>
          </w:rPr>
          <w:t>cgn_main</w:t>
        </w:r>
        <w:r w:rsidRPr="0024638F">
          <w:rPr>
            <w:rStyle w:val="Hyperlink"/>
            <w:lang w:val="en-US"/>
          </w:rPr>
          <w:t>.py</w:t>
        </w:r>
      </w:hyperlink>
      <w:r w:rsidR="004575BE" w:rsidRPr="0024638F">
        <w:rPr>
          <w:lang w:val="en-US"/>
        </w:rPr>
        <w:t xml:space="preserve">, obtain </w:t>
      </w:r>
      <w:hyperlink r:id="rId8" w:history="1">
        <w:r w:rsidR="004575BE" w:rsidRPr="0024638F">
          <w:rPr>
            <w:rStyle w:val="Hyperlink"/>
            <w:lang w:val="en-US"/>
          </w:rPr>
          <w:t>results.xls</w:t>
        </w:r>
      </w:hyperlink>
      <w:r w:rsidR="0024638F">
        <w:rPr>
          <w:lang w:val="en-US"/>
        </w:rPr>
        <w:t xml:space="preserve"> and </w:t>
      </w:r>
      <w:hyperlink r:id="rId9" w:history="1">
        <w:r w:rsidR="004575BE" w:rsidRPr="0024638F">
          <w:rPr>
            <w:rStyle w:val="Hyperlink"/>
            <w:lang w:val="en-US"/>
          </w:rPr>
          <w:t>analysis.xls</w:t>
        </w:r>
      </w:hyperlink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923802"/>
      <w:r w:rsidRPr="0024638F">
        <w:rPr>
          <w:lang w:val="en-US"/>
        </w:rPr>
        <w:t>Import data</w:t>
      </w:r>
      <w:bookmarkEnd w:id="2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hyperlink r:id="rId10" w:history="1">
        <w:r w:rsidR="00DA4F1C" w:rsidRPr="0024638F">
          <w:rPr>
            <w:rStyle w:val="Hyperlink"/>
            <w:lang w:val="en-US"/>
          </w:rPr>
          <w:t>exio_mr_hiot_v3.3.15_2011</w:t>
        </w:r>
      </w:hyperlink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11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ata from World Bank Statistics  website</w:t>
      </w:r>
      <w:r w:rsidR="00D507ED" w:rsidRPr="0024638F">
        <w:rPr>
          <w:lang w:val="en-US"/>
        </w:rPr>
        <w:t xml:space="preserve"> (</w:t>
      </w:r>
      <w:hyperlink r:id="rId12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hyperlink r:id="rId13" w:history="1">
        <w:r w:rsidRPr="0024638F">
          <w:rPr>
            <w:rStyle w:val="Hyperlink"/>
            <w:lang w:val="en-US"/>
          </w:rPr>
          <w:t>wb_to_exio_conv.xls</w:t>
        </w:r>
      </w:hyperlink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 </w:t>
      </w:r>
      <w:hyperlink r:id="rId14" w:history="1">
        <w:r w:rsidR="004575BE" w:rsidRPr="0024638F">
          <w:rPr>
            <w:rStyle w:val="Hyperlink"/>
            <w:lang w:val="en-US"/>
          </w:rPr>
          <w:t>exio_mr_hiot_v3.3.15_2011</w:t>
        </w:r>
      </w:hyperlink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3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hyperlink r:id="rId15" w:history="1">
        <w:r w:rsidR="00BA6190">
          <w:rPr>
            <w:rStyle w:val="Hyperlink"/>
            <w:lang w:val="en-US"/>
          </w:rPr>
          <w:t>cgn_main</w:t>
        </w:r>
        <w:r w:rsidRPr="0024638F">
          <w:rPr>
            <w:rStyle w:val="Hyperlink"/>
            <w:lang w:val="en-US"/>
          </w:rPr>
          <w:t>.py</w:t>
        </w:r>
      </w:hyperlink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hyperlink r:id="rId16" w:history="1">
        <w:r w:rsidRPr="0024638F">
          <w:rPr>
            <w:rStyle w:val="Hyperlink"/>
            <w:lang w:val="en-US"/>
          </w:rPr>
          <w:t>results.xls</w:t>
        </w:r>
      </w:hyperlink>
      <w:r w:rsidR="0024638F" w:rsidRPr="0024638F">
        <w:rPr>
          <w:lang w:val="en-US"/>
        </w:rPr>
        <w:t xml:space="preserve"> is created automatically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hyperlink r:id="rId17" w:history="1">
        <w:r w:rsidRPr="0024638F">
          <w:rPr>
            <w:rStyle w:val="Hyperlink"/>
            <w:lang w:val="en-US"/>
          </w:rPr>
          <w:t>results.xls</w:t>
        </w:r>
      </w:hyperlink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hyperlink r:id="rId18" w:history="1">
        <w:r w:rsidRPr="0024638F">
          <w:rPr>
            <w:rStyle w:val="Hyperlink"/>
            <w:lang w:val="en-US"/>
          </w:rPr>
          <w:t>analysis.xls</w:t>
        </w:r>
      </w:hyperlink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hyperlink r:id="rId19" w:history="1">
        <w:r w:rsidRPr="0024638F">
          <w:rPr>
            <w:rStyle w:val="Hyperlink"/>
            <w:lang w:val="en-US"/>
          </w:rPr>
          <w:t>analysis.xls</w:t>
        </w:r>
      </w:hyperlink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4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4"/>
    </w:p>
    <w:p w:rsidR="0024638F" w:rsidRDefault="0024638F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is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hyperlink r:id="rId20" w:history="1">
        <w:r w:rsidRPr="0024638F">
          <w:rPr>
            <w:rStyle w:val="Hyperlink"/>
            <w:lang w:val="en-US"/>
          </w:rPr>
          <w:t>results.xls</w:t>
        </w:r>
      </w:hyperlink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hyperlink r:id="rId21" w:history="1">
        <w:r w:rsidR="00BA6190" w:rsidRPr="00BA6190">
          <w:rPr>
            <w:rStyle w:val="Hyperlink"/>
            <w:lang w:val="en-US"/>
          </w:rPr>
          <w:t>cgn_s</w:t>
        </w:r>
        <w:r w:rsidRPr="00BA6190">
          <w:rPr>
            <w:rStyle w:val="Hyperlink"/>
            <w:lang w:val="en-US"/>
          </w:rPr>
          <w:t>ankey.py</w:t>
        </w:r>
      </w:hyperlink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hyperlink r:id="rId22" w:history="1">
        <w:r w:rsidR="00BA6190" w:rsidRPr="00BA6190">
          <w:rPr>
            <w:rStyle w:val="Hyperlink"/>
            <w:lang w:val="en-US"/>
          </w:rPr>
          <w:t>cgn_sankey.py</w:t>
        </w:r>
      </w:hyperlink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19800CF9" wp14:editId="607E79B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4D96D1A4" wp14:editId="2DF557DF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923805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5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,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,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,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,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,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,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8760F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,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,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,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,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,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,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,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,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P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Pr="003C33D7">
        <w:rPr>
          <w:lang w:val="en-US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Merciai S, Schmidt J (2018) Methodology for the Construction of Global Multi-Regional Hybrid Supply and Use Tables for the EXIOBASE v3 Database. J Ind Ecol 0:1–16 . doi: 10.1111/jiec.12713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lastRenderedPageBreak/>
        <w:t>(2018) The Material Flow Analysis Portal. http://www.materialflows.net/. Accessed 31 Oct 2018</w:t>
      </w:r>
    </w:p>
    <w:p w:rsidR="003C33D7" w:rsidRPr="00542A22" w:rsidRDefault="003C33D7" w:rsidP="00036193">
      <w:pPr>
        <w:spacing w:line="480" w:lineRule="auto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BA6190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3C33D7"/>
    <w:rsid w:val="004575BE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A596D"/>
    <w:rsid w:val="00B34025"/>
    <w:rsid w:val="00BA6190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results.xlsx" TargetMode="External"/><Relationship Id="rId13" Type="http://schemas.openxmlformats.org/officeDocument/2006/relationships/hyperlink" Target="wb_to_exio_conv.xls" TargetMode="External"/><Relationship Id="rId18" Type="http://schemas.openxmlformats.org/officeDocument/2006/relationships/hyperlink" Target="file:///C:\Users\aguilarga\surfdrive\thesis_per_chapter\chap02_cpn_v2\results_v2\supplementary_material_20180717\cgn_sm_v.2\analysis.xlsx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cgn_sankey.py" TargetMode="External"/><Relationship Id="rId7" Type="http://schemas.openxmlformats.org/officeDocument/2006/relationships/hyperlink" Target="cgn_main.py" TargetMode="External"/><Relationship Id="rId12" Type="http://schemas.openxmlformats.org/officeDocument/2006/relationships/hyperlink" Target="https://data.worldbank.org/indicator/SP.POP.TOTL" TargetMode="External"/><Relationship Id="rId17" Type="http://schemas.openxmlformats.org/officeDocument/2006/relationships/hyperlink" Target="file:///C:\Users\aguilarga\surfdrive\thesis_per_chapter\chap02_cpn_v2\results_v2\supplementary_material_20180717\cgn_sm_v.2\results.xlsx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file:///C:\Users\aguilarga\surfdrive\thesis_per_chapter\chap02_cpn_v2\results_v2\supplementary_material_20180717\cgn_sm_v.2\results.xlsx" TargetMode="External"/><Relationship Id="rId20" Type="http://schemas.openxmlformats.org/officeDocument/2006/relationships/hyperlink" Target="file:///C:\Users\aguilarga\surfdrive\thesis_per_chapter\chap02_cpn_v2\results_v2\supplementary_material_20180717\cgn_sm_v.2\results.xlsx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exiobase.eu/" TargetMode="External"/><Relationship Id="rId24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yperlink" Target="cgn_main.py" TargetMode="External"/><Relationship Id="rId23" Type="http://schemas.openxmlformats.org/officeDocument/2006/relationships/image" Target="media/image1.png"/><Relationship Id="rId10" Type="http://schemas.openxmlformats.org/officeDocument/2006/relationships/hyperlink" Target="exio_mr_hiot_v3.3.15_2011" TargetMode="External"/><Relationship Id="rId19" Type="http://schemas.openxmlformats.org/officeDocument/2006/relationships/hyperlink" Target="file:///C:\Users\aguilarga\surfdrive\thesis_per_chapter\chap02_cpn_v2\results_v2\supplementary_material_20180717\cgn_sm_v.2\analysis.xlsx" TargetMode="External"/><Relationship Id="rId4" Type="http://schemas.microsoft.com/office/2007/relationships/stylesWithEffects" Target="stylesWithEffects.xml"/><Relationship Id="rId9" Type="http://schemas.openxmlformats.org/officeDocument/2006/relationships/hyperlink" Target="analysis.xlsx" TargetMode="External"/><Relationship Id="rId14" Type="http://schemas.openxmlformats.org/officeDocument/2006/relationships/hyperlink" Target="file:///C:\Users\aguilarga\surfdrive\thesis_per_chapter\chap02_cpn_v2\results_v2\supplementary_material_20180717\cgn_sm_v.2\exio_mr_hiot_v3.3.15_2011" TargetMode="External"/><Relationship Id="rId22" Type="http://schemas.openxmlformats.org/officeDocument/2006/relationships/hyperlink" Target="file:///C:\Users\aguilarga\surfdrive\thesis_per_chapter\chap02_cpn_v2\results_v2\supplementary_material_20180717\cgn_sm_v.2\cgn_sankey.p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A9F82BC-A382-46D8-AE8E-87B527B1B9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5</Pages>
  <Words>2244</Words>
  <Characters>12795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50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19</cp:revision>
  <dcterms:created xsi:type="dcterms:W3CDTF">2018-10-30T15:11:00Z</dcterms:created>
  <dcterms:modified xsi:type="dcterms:W3CDTF">2018-11-02T1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